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038" w:type="pct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000" w:firstRow="0" w:lastRow="0" w:firstColumn="0" w:lastColumn="0" w:noHBand="0" w:noVBand="0"/>
      </w:tblPr>
      <w:tblGrid>
        <w:gridCol w:w="2423"/>
        <w:gridCol w:w="1411"/>
        <w:gridCol w:w="1411"/>
        <w:gridCol w:w="4114"/>
      </w:tblGrid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Protein Name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Uniprot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Accession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Uniprot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name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Description of mitotic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siRNA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phenotype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SHC SH2 domain-binding protein 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8NEM2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SHCBP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no obvious phenotype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WD repeat protein 76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H967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WDR76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slight mitotic delay, broad metaphase plate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KIAA084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O94927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K0841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mitotic delay, reduced MTs within the spindle (also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/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&lt;EndNote&gt;&lt;Cite&gt;&lt;Author&gt;Kittler&lt;/Author&gt;&lt;Year&gt;2007&lt;/Year&gt;&lt;RecNum&gt;4&lt;/RecNum&gt;&lt;DisplayText&gt;[7]&lt;/DisplayText&gt;&lt;record&gt;&lt;rec-number&gt;4&lt;/rec-number&gt;&lt;foreign-keys&gt;&lt;key app="EN" db-id="xdzvvs9x2rsvxie25agv9erl22zw20tdtxef"&gt;4&lt;/key&gt;&lt;/foreign-keys&gt;&lt;ref-type name="Journal Article"&gt;17&lt;/ref-type&gt;&lt;contributors&gt;&lt;authors&gt;&lt;author&gt;Kittler, R.&lt;/author&gt;&lt;author&gt;Pelletier, L.&lt;/author&gt;&lt;author&gt;Heninger, A. K.&lt;/author&gt;&lt;author&gt;Slabicki, M.&lt;/author&gt;&lt;author&gt;Theis, M.&lt;/author&gt;&lt;author&gt;Miroslaw, L.&lt;/author&gt;&lt;author&gt;Poser, I.&lt;/author&gt;&lt;author&gt;Lawo, S.&lt;/author&gt;&lt;author&gt;Grabner, H.&lt;/author&gt;&lt;author&gt;Kozak, K.&lt;/author&gt;&lt;author&gt;Wagner, J.&lt;/author&gt;&lt;author&gt;Surendranath, V.&lt;/author&gt;&lt;author&gt;Richter, C.&lt;/author&gt;&lt;author&gt;Bowen, W.&lt;/author&gt;&lt;author&gt;Jackson, A. L.&lt;/author&gt;&lt;author&gt;Habermann, B.&lt;/author&gt;&lt;author&gt;Hyman, A. A.&lt;/author&gt;&lt;author&gt;Buchholz, F.&lt;/author&gt;&lt;/authors&gt;&lt;/contributors&gt;&lt;auth-address&gt;Max Planck Institute for Molecular Cell Biology and Genetics, Pfotenhauerstrasse 108, D-01307 Dresden, Germany.&lt;/auth-address&gt;&lt;titles&gt;&lt;title&gt;Genome-scale RNAi profiling of cell division in human tissue culture cells&lt;/title&gt;&lt;secondary-title&gt;Nat Cell Biol&lt;/secondary-title&gt;&lt;/titles&gt;&lt;periodical&gt;&lt;full-title&gt;Nat Cell Biol&lt;/full-title&gt;&lt;/periodical&gt;&lt;pages&gt;1401-12&lt;/pages&gt;&lt;volume&gt;9&lt;/volume&gt;&lt;number&gt;12&lt;/number&gt;&lt;keywords&gt;&lt;keyword&gt;Cell Division/*physiology&lt;/keyword&gt;&lt;keyword&gt;Gene Expression Profiling&lt;/keyword&gt;&lt;keyword&gt;*Genome, Human&lt;/keyword&gt;&lt;keyword&gt;Hela Cells&lt;/keyword&gt;&lt;keyword&gt;Humans&lt;/keyword&gt;&lt;keyword&gt;*RNA Interference&lt;/keyword&gt;&lt;keyword&gt;RNA, Small Interfering/metabolism&lt;/keyword&gt;&lt;/keywords&gt;&lt;dates&gt;&lt;year&gt;2007&lt;/year&gt;&lt;pub-dates&gt;&lt;date&gt;Dec&lt;/date&gt;&lt;/pub-dates&gt;&lt;/dates&gt;&lt;accession-num&gt;17994010&lt;/accession-num&gt;&lt;urls&gt;&lt;related-urls&gt;&lt;url&gt;http://www.ncbi.nlm.nih.gov/entrez/query.fcgi?cmd=Retrieve&amp;amp;db=PubMed&amp;amp;dopt=Citation&amp;amp;list_uids=17994010 &lt;/url&gt;&lt;/related-urls&gt;&lt;/urls&gt;&lt;/record&gt;&lt;/Cite&gt;&lt;/EndNote&gt;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7" w:tooltip="Kittler, 2007 #4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7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 w:rsidRPr="00F0778F">
              <w:rPr>
                <w:sz w:val="20"/>
                <w:szCs w:val="20"/>
                <w:lang w:val="en-US" w:eastAsia="en-US" w:bidi="x-none"/>
              </w:rPr>
              <w:t>)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GAS2-like protein 3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86XJ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GA2L3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slight increase in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binucleated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cells and nuclear reformation defects (possible cytokinesis defect according to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/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&lt;EndNote&gt;&lt;Cite&gt;&lt;Author&gt;Kittler&lt;/Author&gt;&lt;Year&gt;2007)&lt;/Year&gt;&lt;RecNum&gt;4&lt;/RecNum&gt;&lt;DisplayText&gt;[7]&lt;/DisplayText&gt;&lt;record&gt;&lt;rec-number&gt;4&lt;/rec-number&gt;&lt;foreign-keys&gt;&lt;key app="EN" db-id="xdzvvs9x2rsvxie25agv9erl22zw20tdtxef"&gt;4&lt;/key&gt;&lt;/foreign-keys&gt;&lt;ref-type name="Journal Article"&gt;17&lt;/ref-type&gt;&lt;contributors&gt;&lt;authors&gt;&lt;author&gt;Kittler, R.&lt;/author&gt;&lt;author&gt;Pelletier, L.&lt;/author&gt;&lt;author&gt;Heninger, A. K.&lt;/author&gt;&lt;author&gt;Slabicki, M.&lt;/author&gt;&lt;author&gt;Theis, M.&lt;/author&gt;&lt;author&gt;Miroslaw, L.&lt;/author&gt;&lt;author&gt;Poser, I.&lt;/author&gt;&lt;author&gt;Lawo, S.&lt;/author&gt;&lt;author&gt;Grabner, H.&lt;/author&gt;&lt;author&gt;Kozak, K.&lt;/author&gt;&lt;author&gt;Wagner, J.&lt;/author&gt;&lt;author&gt;Surendranath, V.&lt;/author&gt;&lt;author&gt;Richter, C.&lt;/author&gt;&lt;author&gt;Bowen, W.&lt;/author&gt;&lt;author&gt;Jackson, A. L.&lt;/author&gt;&lt;author&gt;Habermann, B.&lt;/author&gt;&lt;author&gt;Hyman, A. A.&lt;/author&gt;&lt;author&gt;Buchholz, F.&lt;/author&gt;&lt;/authors&gt;&lt;/contributors&gt;&lt;auth-address&gt;Max Planck Institute for Molecular Cell Biology and Genetics, Pfotenhauerstrasse 108, D-01307 Dresden, Germany.&lt;/auth-address&gt;&lt;titles&gt;&lt;title&gt;Genome-scale RNAi profiling of cell division in human tissue culture cells&lt;/title&gt;&lt;secondary-title&gt;Nat Cell Biol&lt;/secondary-title&gt;&lt;/titles&gt;&lt;periodical&gt;&lt;full-title&gt;Nat Cell Biol&lt;/full-title&gt;&lt;/periodical&gt;&lt;pages&gt;1401-12&lt;/pages&gt;&lt;volume&gt;9&lt;/volume&gt;&lt;number&gt;12&lt;/number&gt;&lt;keywords&gt;&lt;keyword&gt;Cell Division/*physiology&lt;/keyword&gt;&lt;keyword&gt;Gene Expression Profiling&lt;/keyword&gt;&lt;keyword&gt;*Genome, Human&lt;/keyword&gt;&lt;keyword&gt;Hela Cells&lt;/keyword&gt;&lt;keyword&gt;Humans&lt;/keyword&gt;&lt;keyword&gt;*RNA Interference&lt;/keyword&gt;&lt;keyword&gt;RNA, Small Interfering/metabolism&lt;/keyword&gt;&lt;/keywords&gt;&lt;dates&gt;&lt;year&gt;2007&lt;/year&gt;&lt;pub-dates&gt;&lt;date&gt;Dec&lt;/date&gt;&lt;/pub-dates&gt;&lt;/dates&gt;&lt;accession-num&gt;17994010&lt;/accession-num&gt;&lt;urls&gt;&lt;related-urls&gt;&lt;url&gt;http://www.ncbi.nlm.nih.gov/entrez/query.fcgi?cmd=Retrieve&amp;amp;db=PubMed&amp;amp;dopt=Citation&amp;amp;list_uids=17994010 &lt;/url&gt;&lt;/related-urls&gt;&lt;/urls&gt;&lt;/record&gt;&lt;/Cite&gt;&lt;/EndNote&gt;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7" w:tooltip="Kittler, 2007 #4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7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 w:rsidRPr="00F0778F">
              <w:rPr>
                <w:sz w:val="20"/>
                <w:szCs w:val="20"/>
                <w:lang w:val="en-US" w:eastAsia="en-US" w:bidi="x-none"/>
              </w:rPr>
              <w:t>)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KIAA1794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NVI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K1794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nd</w:t>
            </w:r>
            <w:proofErr w:type="spellEnd"/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Ser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>/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thr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-protein phosphatase 1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reg.sub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>. 10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6QC0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PP1RA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nd</w:t>
            </w:r>
            <w:proofErr w:type="spellEnd"/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C1orf48 (positive control)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6IY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CA048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strong mitotic delay, strong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congressio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fects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Echinoderm microtubule-associated protein-like 3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32P44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EMAL3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mitotic delay, chromosome alignment defects</w:t>
            </w:r>
            <w:r>
              <w:rPr>
                <w:sz w:val="20"/>
                <w:szCs w:val="20"/>
                <w:lang w:val="en-US" w:eastAsia="en-US" w:bidi="x-none"/>
              </w:rPr>
              <w:t xml:space="preserve">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/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&lt;EndNote&gt;&lt;Cite&gt;&lt;Author&gt;Tegha-Dunghu&lt;/Author&gt;&lt;Year&gt;2008&lt;/Year&gt;&lt;RecNum&gt;36&lt;/RecNum&gt;&lt;DisplayText&gt;[8]&lt;/DisplayText&gt;&lt;record&gt;&lt;rec-number&gt;36&lt;/rec-number&gt;&lt;foreign-keys&gt;&lt;key app="EN" db-id="xdzvvs9x2rsvxie25agv9erl22zw20tdtxef"&gt;36&lt;/key&gt;&lt;/foreign-keys&gt;&lt;ref-type name="Journal Article"&gt;17&lt;/ref-type&gt;&lt;contributors&gt;&lt;authors&gt;&lt;author&gt;Tegha-Dunghu, J.&lt;/author&gt;&lt;author&gt;Neumann, B.&lt;/author&gt;&lt;author&gt;Reber, S.&lt;/author&gt;&lt;author&gt;Krause, R.&lt;/author&gt;&lt;author&gt;Erfle, H.&lt;/author&gt;&lt;author&gt;Walter, T.&lt;/author&gt;&lt;author&gt;Held, M.&lt;/author&gt;&lt;author&gt;Rogers, P.&lt;/author&gt;&lt;author&gt;Hupfeld, K.&lt;/author&gt;&lt;author&gt;Ruppert, T.&lt;/author&gt;&lt;author&gt;Ellenberg, J.&lt;/author&gt;&lt;author&gt;Gruss, O. J.&lt;/author&gt;&lt;/authors&gt;&lt;/contributors&gt;&lt;auth-address&gt;Zentrum fur Molekulare Biologie der Universitat Heidelberg, Im Neuenheimer Feld 282, 69120 Heidelberg, Germany.&lt;/auth-address&gt;&lt;titles&gt;&lt;title&gt;EML3 is a nuclear microtubule-binding protein required for the correct alignment of chromosomes in metaphase&lt;/title&gt;&lt;secondary-title&gt;J Cell Sci&lt;/secondary-title&gt;&lt;/titles&gt;&lt;periodical&gt;&lt;full-title&gt;J Cell Sci&lt;/full-title&gt;&lt;/periodical&gt;&lt;pages&gt;1718-26&lt;/pages&gt;&lt;volume&gt;121&lt;/volume&gt;&lt;number&gt;Pt 10&lt;/number&gt;&lt;keywords&gt;&lt;keyword&gt;Amino Acid Sequence&lt;/keyword&gt;&lt;keyword&gt;Cell Division&lt;/keyword&gt;&lt;keyword&gt;Cell Line&lt;/keyword&gt;&lt;keyword&gt;Cell Nucleus/metabolism&lt;/keyword&gt;&lt;keyword&gt;Chromosomes, Human/*metabolism&lt;/keyword&gt;&lt;keyword&gt;Humans&lt;/keyword&gt;&lt;keyword&gt;*Metaphase&lt;/keyword&gt;&lt;keyword&gt;Microtubule-Associated Proteins/*metabolism&lt;/keyword&gt;&lt;keyword&gt;Mitosis&lt;/keyword&gt;&lt;keyword&gt;Mitotic Spindle Apparatus/*metabolism/ultrastructure&lt;/keyword&gt;&lt;keyword&gt;Molecular Sequence Data&lt;/keyword&gt;&lt;keyword&gt;Protein Binding&lt;/keyword&gt;&lt;keyword&gt;Proteome/*metabolism&lt;/keyword&gt;&lt;keyword&gt;Proteomics&lt;/keyword&gt;&lt;/keywords&gt;&lt;dates&gt;&lt;year&gt;2008&lt;/year&gt;&lt;pub-dates&gt;&lt;date&gt;May 15&lt;/date&gt;&lt;/pub-dates&gt;&lt;/dates&gt;&lt;accession-num&gt;18445686&lt;/accession-num&gt;&lt;urls&gt;&lt;related-urls&gt;&lt;url&gt;http://www.ncbi.nlm.nih.gov/entrez/query.fcgi?cmd=Retrieve&amp;amp;db=PubMed&amp;amp;dopt=Citation&amp;amp;list_uids=18445686 &lt;/url&gt;&lt;/related-urls&gt;&lt;/urls&gt;&lt;/record&gt;&lt;/Cite&gt;&lt;/EndNote&gt;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8" w:tooltip="Tegha-Dunghu, 2008 #36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8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 w:rsidRPr="00F0778F">
              <w:rPr>
                <w:sz w:val="20"/>
                <w:szCs w:val="20"/>
                <w:lang w:val="en-US" w:eastAsia="en-US" w:bidi="x-none"/>
              </w:rPr>
              <w:t xml:space="preserve"> 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Pescadillo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homologue 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O0054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PESC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gramStart"/>
            <w:r w:rsidRPr="00F0778F">
              <w:rPr>
                <w:sz w:val="20"/>
                <w:szCs w:val="20"/>
                <w:lang w:val="en-US" w:eastAsia="en-US" w:bidi="x-none"/>
              </w:rPr>
              <w:t>faster</w:t>
            </w:r>
            <w:proofErr w:type="gramEnd"/>
            <w:r w:rsidRPr="00F0778F">
              <w:rPr>
                <w:sz w:val="20"/>
                <w:szCs w:val="20"/>
                <w:lang w:val="en-US" w:eastAsia="en-US" w:bidi="x-none"/>
              </w:rPr>
              <w:t xml:space="preserve"> mitotic progression. Chromosome alignment d</w:t>
            </w:r>
            <w:r>
              <w:rPr>
                <w:sz w:val="20"/>
                <w:szCs w:val="20"/>
                <w:lang w:val="en-US" w:eastAsia="en-US" w:bidi="x-none"/>
              </w:rPr>
              <w:t xml:space="preserve">efects (also shown in yeast in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+PEF1dGhvcj5LaWxsaWFuPC9BdXRob3I+PFllYXI+MjAwNDwvWWVhcj48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+PEF1dGhvcj5LaWxsaWFuPC9BdXRob3I+PFllYXI+MjAwNDwvWWVhcj48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.DATA </w:instrText>
            </w:r>
            <w:r>
              <w:rPr>
                <w:sz w:val="20"/>
                <w:szCs w:val="20"/>
                <w:lang w:val="en-US" w:eastAsia="en-US" w:bidi="x-none"/>
              </w:rPr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9" w:tooltip="Killian, 2004 #105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9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Tyrosine kinase p59fyn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P06241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FYN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faster mitotic progression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MORC family CW-type zinc finger protein 2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Y6X9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MORC2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mitotic delay,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congressio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fects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Nucleopori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88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9567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NUP88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gramStart"/>
            <w:r w:rsidRPr="00F0778F">
              <w:rPr>
                <w:sz w:val="20"/>
                <w:szCs w:val="20"/>
                <w:lang w:val="en-US" w:eastAsia="en-US" w:bidi="x-none"/>
              </w:rPr>
              <w:t>mitotic</w:t>
            </w:r>
            <w:proofErr w:type="gram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lay,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congressio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fects.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Coiled-coil domain containing 99 (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hSpindly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>)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6EA4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CCD99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strong mitotic delay,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congressio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fects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/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&lt;EndNote&gt;&lt;Cite&gt;&lt;Author&gt;Chan&lt;/Author&gt;&lt;Year&gt;2009&lt;/Year&gt;&lt;RecNum&gt;37&lt;/RecNum&gt;&lt;DisplayText&gt;[10]&lt;/DisplayText&gt;&lt;record&gt;&lt;rec-number&gt;37&lt;/rec-number&gt;&lt;foreign-keys&gt;&lt;key app="EN" db-id="xdzvvs9x2rsvxie25agv9erl22zw20tdtxef"&gt;37&lt;/key&gt;&lt;/foreign-keys&gt;&lt;ref-type name="Journal Article"&gt;17&lt;/ref-type&gt;&lt;contributors&gt;&lt;authors&gt;&lt;author&gt;Chan, Y. W.&lt;/author&gt;&lt;author&gt;Fava, L. L.&lt;/author&gt;&lt;author&gt;Uldschmid, A.&lt;/author&gt;&lt;author&gt;Schmitz, M. H.&lt;/author&gt;&lt;author&gt;Gerlich, D. W.&lt;/author&gt;&lt;author&gt;Nigg, E. A.&lt;/author&gt;&lt;author&gt;Santamaria, A.&lt;/author&gt;&lt;/authors&gt;&lt;/contributors&gt;&lt;auth-address&gt;Department of Cell Biology, Max Planck Institute of Biochemistry, D-82152 Martinsried, Germany.&lt;/auth-address&gt;&lt;titles&gt;&lt;title&gt;Mitotic control of kinetochore-associated dynein and spindle orientation by human Spindly&lt;/title&gt;&lt;secondary-title&gt;J Cell Biol&lt;/secondary-title&gt;&lt;/titles&gt;&lt;periodical&gt;&lt;full-title&gt;J Cell Biol&lt;/full-title&gt;&lt;/periodical&gt;&lt;pages&gt;859-74&lt;/pages&gt;&lt;volume&gt;185&lt;/volume&gt;&lt;number&gt;5&lt;/number&gt;&lt;dates&gt;&lt;year&gt;2009&lt;/year&gt;&lt;pub-dates&gt;&lt;date&gt;Jun 1&lt;/date&gt;&lt;/pub-dates&gt;&lt;/dates&gt;&lt;accession-num&gt;19468067&lt;/accession-num&gt;&lt;urls&gt;&lt;related-urls&gt;&lt;url&gt;http://www.ncbi.nlm.nih.gov/entrez/query.fcgi?cmd=Retrieve&amp;amp;db=PubMed&amp;amp;dopt=Citation&amp;amp;list_uids=19468067 &lt;/url&gt;&lt;/related-urls&gt;&lt;/urls&gt;&lt;/record&gt;&lt;/Cite&gt;&lt;/EndNote&gt;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10" w:tooltip="Chan, 2009 #37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10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 w:rsidRPr="00F0778F">
              <w:rPr>
                <w:sz w:val="20"/>
                <w:szCs w:val="20"/>
                <w:lang w:val="en-US" w:eastAsia="en-US" w:bidi="x-none"/>
              </w:rPr>
              <w:t xml:space="preserve">, (also shown in D. melanogaster and C.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elegans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,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gRXhjbHVkZVllYXI9IjEiPjxBdXRob3I+U2NobWlkdDwvQXV0aG9yPjxZ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gRXhjbHVkZVllYXI9IjEiPjxBdXRob3I+U2NobWlkdDwvQXV0aG9yPjxZ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.DATA </w:instrText>
            </w:r>
            <w:r>
              <w:rPr>
                <w:sz w:val="20"/>
                <w:szCs w:val="20"/>
                <w:lang w:val="en-US" w:eastAsia="en-US" w:bidi="x-none"/>
              </w:rPr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11" w:tooltip="Schmidt, 2010 #47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11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,</w:t>
            </w:r>
            <w:hyperlink w:anchor="_ENREF_12" w:tooltip="Griffis, 2007 #40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12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>
              <w:rPr>
                <w:sz w:val="20"/>
                <w:szCs w:val="20"/>
                <w:lang w:val="en-US" w:eastAsia="en-US" w:bidi="x-none"/>
              </w:rPr>
              <w:t xml:space="preserve">, </w:t>
            </w:r>
            <w:r w:rsidRPr="00F0778F">
              <w:rPr>
                <w:sz w:val="20"/>
                <w:szCs w:val="20"/>
                <w:lang w:val="en-US" w:eastAsia="en-US" w:bidi="x-none"/>
              </w:rPr>
              <w:t>respectively)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Mitogen-activated protein kinase 13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O15264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MK13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mitotic delay, chromosome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congressio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fects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KIAA1967- p30 DBC protein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8N163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K1967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slight mitotic delay,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congressio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fects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WD repeat protein 75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8IWA0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WDR75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chromosome segregation defects (also shown in D. melanogaster ,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+PEF1dGhvcj5Tb21tYTwvQXV0aG9yPjxZZWFyPjIwMDg8L1llYXI+PFJl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+PEF1dGhvcj5Tb21tYTwvQXV0aG9yPjxZZWFyPjIwMDg8L1llYXI+PFJl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.DATA </w:instrText>
            </w:r>
            <w:r>
              <w:rPr>
                <w:sz w:val="20"/>
                <w:szCs w:val="20"/>
                <w:lang w:val="en-US" w:eastAsia="en-US" w:bidi="x-none"/>
              </w:rPr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13" w:tooltip="Somma, 2008 #106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13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Putative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Nucleopori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protein 54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7Z3B4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NUP54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nd</w:t>
            </w:r>
            <w:proofErr w:type="spellEnd"/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C15orf23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9Y448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T4AF1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 xml:space="preserve">mitotic delay, chromosome </w:t>
            </w: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congression</w:t>
            </w:r>
            <w:proofErr w:type="spellEnd"/>
            <w:r w:rsidRPr="00F0778F">
              <w:rPr>
                <w:sz w:val="20"/>
                <w:szCs w:val="20"/>
                <w:lang w:val="en-US" w:eastAsia="en-US" w:bidi="x-none"/>
              </w:rPr>
              <w:t xml:space="preserve"> defects, cytokinesis defects (possibly also according to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/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&lt;EndNote&gt;&lt;Cite&gt;&lt;Author&gt;Kittler&lt;/Author&gt;&lt;Year&gt;2007)&lt;/Year&gt;&lt;RecNum&gt;4&lt;/RecNum&gt;&lt;DisplayText&gt;[7]&lt;/DisplayText&gt;&lt;record&gt;&lt;rec-number&gt;4&lt;/rec-number&gt;&lt;foreign-keys&gt;&lt;key app="EN" db-id="xdzvvs9x2rsvxie25agv9erl22zw20tdtxef"&gt;4&lt;/key&gt;&lt;/foreign-keys&gt;&lt;ref-type name="Journal Article"&gt;17&lt;/ref-type&gt;&lt;contributors&gt;&lt;authors&gt;&lt;author&gt;Kittler, R.&lt;/author&gt;&lt;author&gt;Pelletier, L.&lt;/author&gt;&lt;author&gt;Heninger, A. K.&lt;/author&gt;&lt;author&gt;Slabicki, M.&lt;/author&gt;&lt;author&gt;Theis, M.&lt;/author&gt;&lt;author&gt;Miroslaw, L.&lt;/author&gt;&lt;author&gt;Poser, I.&lt;/author&gt;&lt;author&gt;Lawo, S.&lt;/author&gt;&lt;author&gt;Grabner, H.&lt;/author&gt;&lt;author&gt;Kozak, K.&lt;/author&gt;&lt;author&gt;Wagner, J.&lt;/author&gt;&lt;author&gt;Surendranath, V.&lt;/author&gt;&lt;author&gt;Richter, C.&lt;/author&gt;&lt;author&gt;Bowen, W.&lt;/author&gt;&lt;author&gt;Jackson, A. L.&lt;/author&gt;&lt;author&gt;Habermann, B.&lt;/author&gt;&lt;author&gt;Hyman, A. A.&lt;/author&gt;&lt;author&gt;Buchholz, F.&lt;/author&gt;&lt;/authors&gt;&lt;/contributors&gt;&lt;auth-address&gt;Max Planck Institute for Molecular Cell Biology and Genetics, Pfotenhauerstrasse 108, D-01307 Dresden, Germany.&lt;/auth-address&gt;&lt;titles&gt;&lt;title&gt;Genome-scale RNAi profiling of cell division in human tissue culture cells&lt;/title&gt;&lt;secondary-title&gt;Nat Cell Biol&lt;/secondary-title&gt;&lt;/titles&gt;&lt;periodical&gt;&lt;full-title&gt;Nat Cell Biol&lt;/full-title&gt;&lt;/periodical&gt;&lt;pages&gt;1401-12&lt;/pages&gt;&lt;volume&gt;9&lt;/volume&gt;&lt;number&gt;12&lt;/number&gt;&lt;keywords&gt;&lt;keyword&gt;Cell Division/*physiology&lt;/keyword&gt;&lt;keyword&gt;Gene Expression Profiling&lt;/keyword&gt;&lt;keyword&gt;*Genome, Human&lt;/keyword&gt;&lt;keyword&gt;Hela Cells&lt;/keyword&gt;&lt;keyword&gt;Humans&lt;/keyword&gt;&lt;keyword&gt;*RNA Interference&lt;/keyword&gt;&lt;keyword&gt;RNA, Small Interfering/metabolism&lt;/keyword&gt;&lt;/keywords&gt;&lt;dates&gt;&lt;year&gt;2007&lt;/year&gt;&lt;pub-dates&gt;&lt;date&gt;Dec&lt;/date&gt;&lt;/pub-dates&gt;&lt;/dates&gt;&lt;accession-num&gt;17994010&lt;/accession-num&gt;&lt;urls&gt;&lt;related-urls&gt;&lt;url&gt;http://www.ncbi.nlm.nih.gov/entrez/query.fcgi?cmd=Retrieve&amp;amp;db=PubMed&amp;amp;dopt=Citation&amp;amp;list_uids=17994010 &lt;/url&gt;&lt;/related-urls&gt;&lt;/urls&gt;&lt;/record&gt;&lt;/Cite&gt;&lt;/EndNote&gt;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7" w:tooltip="Kittler, 2007 #4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7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 w:rsidRPr="00F0778F">
              <w:rPr>
                <w:sz w:val="20"/>
                <w:szCs w:val="20"/>
                <w:lang w:val="en-US" w:eastAsia="en-US" w:bidi="x-none"/>
              </w:rPr>
              <w:t>)</w:t>
            </w:r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ZMYM1 protein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8N3X8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8N3X8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proofErr w:type="spellStart"/>
            <w:r w:rsidRPr="00F0778F">
              <w:rPr>
                <w:sz w:val="20"/>
                <w:szCs w:val="20"/>
                <w:lang w:val="en-US" w:eastAsia="en-US" w:bidi="x-none"/>
              </w:rPr>
              <w:t>nd</w:t>
            </w:r>
            <w:proofErr w:type="spellEnd"/>
          </w:p>
        </w:tc>
      </w:tr>
      <w:tr w:rsidR="00F40DFD" w:rsidRPr="00F0778F" w:rsidTr="00694510">
        <w:trPr>
          <w:trHeight w:val="260"/>
        </w:trPr>
        <w:tc>
          <w:tcPr>
            <w:tcW w:w="129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C14orf106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Q6P0N0</w:t>
            </w:r>
          </w:p>
        </w:tc>
        <w:tc>
          <w:tcPr>
            <w:tcW w:w="754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CV106_HUMAN</w:t>
            </w:r>
          </w:p>
        </w:tc>
        <w:tc>
          <w:tcPr>
            <w:tcW w:w="2198" w:type="pct"/>
            <w:shd w:val="clear" w:color="auto" w:fill="auto"/>
            <w:noWrap/>
            <w:vAlign w:val="bottom"/>
          </w:tcPr>
          <w:p w:rsidR="00F40DFD" w:rsidRPr="00F0778F" w:rsidRDefault="00F40DFD" w:rsidP="00694510">
            <w:pPr>
              <w:jc w:val="both"/>
              <w:rPr>
                <w:rFonts w:ascii="Verdana" w:hAnsi="Verdana"/>
                <w:sz w:val="20"/>
                <w:szCs w:val="20"/>
                <w:lang w:val="en-US" w:eastAsia="en-US" w:bidi="x-none"/>
              </w:rPr>
            </w:pPr>
            <w:r w:rsidRPr="00F0778F">
              <w:rPr>
                <w:sz w:val="20"/>
                <w:szCs w:val="20"/>
                <w:lang w:val="en-US" w:eastAsia="en-US" w:bidi="x-none"/>
              </w:rPr>
              <w:t>severe defects in chromosome alignment</w:t>
            </w:r>
            <w:r>
              <w:rPr>
                <w:sz w:val="20"/>
                <w:szCs w:val="20"/>
                <w:lang w:val="en-US" w:eastAsia="en-US" w:bidi="x-none"/>
              </w:rPr>
              <w:t xml:space="preserve"> </w: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+PEF1dGhvcj5GdWppdGE8L0F1dGhvcj48WWVhcj4yMDA3PC9ZZWFyPjxS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 </w:instrText>
            </w:r>
            <w:r>
              <w:rPr>
                <w:sz w:val="20"/>
                <w:szCs w:val="20"/>
                <w:lang w:val="en-US" w:eastAsia="en-US" w:bidi="x-none"/>
              </w:rPr>
              <w:fldChar w:fldCharType="begin">
                <w:fldData xml:space="preserve">PEVuZE5vdGU+PENpdGU+PEF1dGhvcj5GdWppdGE8L0F1dGhvcj48WWVhcj4yMDA3PC9ZZWFyPjxS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</w:fldData>
              </w:fldChar>
            </w:r>
            <w:r>
              <w:rPr>
                <w:sz w:val="20"/>
                <w:szCs w:val="20"/>
                <w:lang w:val="en-US" w:eastAsia="en-US" w:bidi="x-none"/>
              </w:rPr>
              <w:instrText xml:space="preserve"> ADDIN EN.CITE.DATA </w:instrText>
            </w:r>
            <w:r>
              <w:rPr>
                <w:sz w:val="20"/>
                <w:szCs w:val="20"/>
                <w:lang w:val="en-US" w:eastAsia="en-US" w:bidi="x-none"/>
              </w:rPr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>
              <w:rPr>
                <w:sz w:val="20"/>
                <w:szCs w:val="20"/>
                <w:lang w:val="en-US" w:eastAsia="en-US" w:bidi="x-none"/>
              </w:rPr>
              <w:fldChar w:fldCharType="separate"/>
            </w:r>
            <w:r>
              <w:rPr>
                <w:noProof/>
                <w:sz w:val="20"/>
                <w:szCs w:val="20"/>
                <w:lang w:val="en-US" w:eastAsia="en-US" w:bidi="x-none"/>
              </w:rPr>
              <w:t>[</w:t>
            </w:r>
            <w:hyperlink w:anchor="_ENREF_14" w:tooltip="Fujita, 2007 #45" w:history="1">
              <w:r>
                <w:rPr>
                  <w:noProof/>
                  <w:sz w:val="20"/>
                  <w:szCs w:val="20"/>
                  <w:lang w:val="en-US" w:eastAsia="en-US" w:bidi="x-none"/>
                </w:rPr>
                <w:t>14</w:t>
              </w:r>
            </w:hyperlink>
            <w:r>
              <w:rPr>
                <w:noProof/>
                <w:sz w:val="20"/>
                <w:szCs w:val="20"/>
                <w:lang w:val="en-US" w:eastAsia="en-US" w:bidi="x-none"/>
              </w:rPr>
              <w:t>]</w:t>
            </w:r>
            <w:r>
              <w:rPr>
                <w:sz w:val="20"/>
                <w:szCs w:val="20"/>
                <w:lang w:val="en-US" w:eastAsia="en-US" w:bidi="x-none"/>
              </w:rPr>
              <w:fldChar w:fldCharType="end"/>
            </w:r>
            <w:r w:rsidRPr="00F0778F">
              <w:rPr>
                <w:sz w:val="20"/>
                <w:szCs w:val="20"/>
                <w:lang w:val="en-US" w:eastAsia="en-US" w:bidi="x-none"/>
              </w:rPr>
              <w:t xml:space="preserve"> </w:t>
            </w:r>
          </w:p>
        </w:tc>
      </w:tr>
    </w:tbl>
    <w:p w:rsidR="00F40DFD" w:rsidRDefault="00F40DFD" w:rsidP="00F40DFD"/>
    <w:p w:rsidR="00F40DFD" w:rsidRDefault="00F40DFD" w:rsidP="00F40DFD">
      <w:proofErr w:type="gramStart"/>
      <w:r w:rsidRPr="00732BAC">
        <w:rPr>
          <w:b/>
          <w:lang w:val="en-US"/>
        </w:rPr>
        <w:t>Supplementary Table S</w:t>
      </w:r>
      <w:r>
        <w:rPr>
          <w:b/>
          <w:lang w:val="en-US"/>
        </w:rPr>
        <w:t>7</w:t>
      </w:r>
      <w:r w:rsidRPr="00732BAC">
        <w:rPr>
          <w:b/>
          <w:lang w:val="en-US"/>
        </w:rPr>
        <w:t>.</w:t>
      </w:r>
      <w:proofErr w:type="gramEnd"/>
      <w:r w:rsidRPr="00732BAC">
        <w:rPr>
          <w:b/>
          <w:lang w:val="en-US"/>
        </w:rPr>
        <w:t xml:space="preserve"> Summary of the mitotic phenotype observed upon depletion by </w:t>
      </w:r>
      <w:proofErr w:type="spellStart"/>
      <w:r w:rsidRPr="00732BAC">
        <w:rPr>
          <w:b/>
          <w:lang w:val="en-US"/>
        </w:rPr>
        <w:t>siRNA</w:t>
      </w:r>
      <w:proofErr w:type="spellEnd"/>
      <w:r w:rsidRPr="00732BAC">
        <w:rPr>
          <w:b/>
          <w:lang w:val="en-US"/>
        </w:rPr>
        <w:t xml:space="preserve"> of the selected predicted spindle proteins</w:t>
      </w:r>
    </w:p>
    <w:p w:rsidR="006C794D" w:rsidRPr="00F40DFD" w:rsidRDefault="006C794D" w:rsidP="00F40DFD">
      <w:bookmarkStart w:id="0" w:name="_GoBack"/>
      <w:bookmarkEnd w:id="0"/>
    </w:p>
    <w:sectPr w:rsidR="006C794D" w:rsidRPr="00F40DF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6C794D"/>
    <w:rsid w:val="00584382"/>
    <w:rsid w:val="006C794D"/>
    <w:rsid w:val="00DA3B62"/>
    <w:rsid w:val="00F40D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C794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C794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91</Words>
  <Characters>10029</Characters>
  <Application>Microsoft Office Word</Application>
  <DocSecurity>0</DocSecurity>
  <Lines>83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SD</Company>
  <LinksUpToDate>false</LinksUpToDate>
  <CharactersWithSpaces>115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iner Malik</dc:creator>
  <cp:keywords/>
  <dc:description/>
  <cp:lastModifiedBy>Rainer Malik</cp:lastModifiedBy>
  <cp:revision>3</cp:revision>
  <dcterms:created xsi:type="dcterms:W3CDTF">2011-05-24T07:24:00Z</dcterms:created>
  <dcterms:modified xsi:type="dcterms:W3CDTF">2012-01-11T13:43:00Z</dcterms:modified>
</cp:coreProperties>
</file>